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33C21" w:rsidRPr="003F1624" w:rsidRDefault="00433C21" w:rsidP="00433C21">
      <w:pPr>
        <w:pStyle w:val="Heading1"/>
        <w:jc w:val="center"/>
        <w:rPr>
          <w:rFonts w:ascii="Times New Roman" w:hAnsi="Times New Roman" w:cs="Times New Roman"/>
          <w:b/>
          <w:color w:val="000000" w:themeColor="text1"/>
        </w:rPr>
      </w:pPr>
      <w:bookmarkStart w:id="0" w:name="_Toc106802176"/>
      <w:r w:rsidRPr="003F1624">
        <w:rPr>
          <w:rFonts w:ascii="Times New Roman" w:hAnsi="Times New Roman" w:cs="Times New Roman"/>
          <w:b/>
          <w:color w:val="000000" w:themeColor="text1"/>
        </w:rPr>
        <w:t>DAFTAR PUSTAKA</w:t>
      </w:r>
      <w:bookmarkEnd w:id="0"/>
    </w:p>
    <w:p w:rsidR="00433C21" w:rsidRPr="003F1624" w:rsidRDefault="00433C21" w:rsidP="00433C21">
      <w:pPr>
        <w:rPr>
          <w:rFonts w:ascii="Times New Roman" w:hAnsi="Times New Roman" w:cs="Times New Roman"/>
        </w:rPr>
      </w:pPr>
    </w:p>
    <w:sdt>
      <w:sdtPr>
        <w:rPr>
          <w:rFonts w:ascii="Times New Roman" w:eastAsiaTheme="minorHAnsi" w:hAnsi="Times New Roman" w:cs="Times New Roman"/>
          <w:color w:val="auto"/>
          <w:sz w:val="22"/>
          <w:szCs w:val="22"/>
        </w:rPr>
        <w:id w:val="45653572"/>
        <w:docPartObj>
          <w:docPartGallery w:val="Bibliographies"/>
          <w:docPartUnique/>
        </w:docPartObj>
      </w:sdtPr>
      <w:sdtEndPr>
        <w:rPr>
          <w:sz w:val="24"/>
          <w:szCs w:val="24"/>
        </w:rPr>
      </w:sdtEndPr>
      <w:sdtContent>
        <w:p w:rsidR="00433C21" w:rsidRPr="003F1624" w:rsidRDefault="00433C21" w:rsidP="00433C21">
          <w:pPr>
            <w:pStyle w:val="Heading1"/>
            <w:jc w:val="both"/>
            <w:rPr>
              <w:rFonts w:ascii="Times New Roman" w:hAnsi="Times New Roman" w:cs="Times New Roman"/>
            </w:rPr>
          </w:pPr>
        </w:p>
        <w:sdt>
          <w:sdtPr>
            <w:rPr>
              <w:rFonts w:ascii="Times New Roman" w:hAnsi="Times New Roman" w:cs="Times New Roman"/>
            </w:rPr>
            <w:id w:val="111145805"/>
            <w:bibliography/>
          </w:sdtPr>
          <w:sdtEndPr>
            <w:rPr>
              <w:sz w:val="24"/>
              <w:szCs w:val="24"/>
            </w:rPr>
          </w:sdtEndPr>
          <w:sdtContent>
            <w:p w:rsidR="00433C21" w:rsidRPr="003F1624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2661F5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3F1624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Al-Amin yusuf, m. b. (2021). Analisis Kesulitan Belajar Matematika pada Proses Pembelajaran Daring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Menggunakan Metode Pembelajaran Berbasis Masalah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Penelitian Didaktik Matematika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52.</w:t>
              </w:r>
            </w:p>
            <w:p w:rsidR="00433C21" w:rsidRPr="003F1624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Angreini, T. (2018). Analisis Pembelajaran Berbasis Masalah Pada Pembelajaran Matematika Sma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EPRINTIS UMM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6-8.</w:t>
              </w:r>
            </w:p>
            <w:p w:rsidR="00433C21" w:rsidRPr="003F1624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Efrizal, N. (2008). Pengertian Pendidikan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roblematika pendidikan di indonesia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1.</w:t>
              </w:r>
            </w:p>
            <w:p w:rsidR="00433C21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I Nyoman Sudarma, N. D. (2014). Pengaruh Model Pembelajaran Berbasis Masalahterhadap Aktivitas Dan Hasil Belajar Ipa Siswa Kelas V Sd Gugus Ii Kecamatan Kuta Tahun Pelajaran 2013/2014 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e-journal program pascasarjana universitas pendidikan ganesha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3.</w:t>
              </w:r>
            </w:p>
            <w:p w:rsidR="00433C21" w:rsidRPr="00C42D70" w:rsidRDefault="00433C21" w:rsidP="00433C21">
              <w:pPr>
                <w:spacing w:after="0"/>
                <w:ind w:left="720" w:hanging="720"/>
                <w:jc w:val="both"/>
              </w:pPr>
            </w:p>
            <w:p w:rsidR="00433C21" w:rsidRPr="003F1624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Nanik Istika Wati*, S. U. (2015). Penerapan Model Pembelajaran Berbasis Masalah (Pbm) Untuk Meningkatkan Hasil Belajar Ipa Siswa Di Kelas V Sd Negeri Pasuruhan Pati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 xml:space="preserve">jurnal ilmiah kependidikan 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2.</w:t>
              </w:r>
            </w:p>
            <w:p w:rsidR="00433C21" w:rsidRPr="003F1624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Nasi Nesim Lukas, S. R. (2018). Penerapan Model Pembelajaran Berbasis Masalah Terhadap Hasil Belajar Ilmu Pengetahuan Alam Pada Siswa Kelas Vi A Sdn 13 Nanga Pinoh 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pendidikan dasar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4.</w:t>
              </w:r>
            </w:p>
            <w:p w:rsidR="00433C21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Oemar, H. (2007). Pengertian Hasil Belajar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bab 2 kajian pustaka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30.</w:t>
              </w:r>
            </w:p>
            <w:p w:rsidR="00433C21" w:rsidRPr="00C831F7" w:rsidRDefault="00433C21" w:rsidP="00433C21"/>
            <w:p w:rsidR="00433C21" w:rsidRPr="003F1624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lastRenderedPageBreak/>
                <w:t xml:space="preserve">Rokhmah Fadillah Nurrin, K. Y. (-). Analisis Upaya Meningkatkan Hasil Belajar dengan Menggunakan Model Pembelajaran Berbasis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mahasiswa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2.</w:t>
              </w:r>
            </w:p>
            <w:p w:rsidR="00433C21" w:rsidRPr="003F1624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usmono. (2017). Bab 2 Kajian Pustaka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digital library kendari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1.</w:t>
              </w:r>
            </w:p>
            <w:p w:rsidR="00433C21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ustinah. (2019). Keefektifan Pembelajaran Berbasis Masalah Terhadap Hasil Pembelajaran Siswa Sd Kelas V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digital library universitas muhamadiya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20.</w:t>
              </w:r>
            </w:p>
            <w:p w:rsidR="00433C21" w:rsidRPr="004D6429" w:rsidRDefault="00433C21" w:rsidP="00433C21">
              <w:pPr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i/>
                  <w:iCs/>
                  <w:color w:val="000000"/>
                  <w:sz w:val="24"/>
                  <w:szCs w:val="24"/>
                </w:rPr>
              </w:pPr>
              <w:proofErr w:type="gramStart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Syaiful Bahri Djamarah, 1964-; Aswan Zain, 1952-.</w:t>
              </w:r>
              <w:proofErr w:type="gramEnd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 xml:space="preserve"> </w:t>
              </w:r>
              <w:proofErr w:type="gramStart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(2006). </w:t>
              </w:r>
              <w:r w:rsidRPr="003F1624">
                <w:rPr>
                  <w:rFonts w:ascii="Times New Roman" w:hAnsi="Times New Roman" w:cs="Times New Roman"/>
                  <w:i/>
                  <w:iCs/>
                  <w:color w:val="000000"/>
                  <w:sz w:val="24"/>
                  <w:szCs w:val="24"/>
                </w:rPr>
                <w:t xml:space="preserve">Strategi belajar </w:t>
              </w:r>
              <w:r>
                <w:rPr>
                  <w:rFonts w:ascii="Times New Roman" w:hAnsi="Times New Roman" w:cs="Times New Roman"/>
                  <w:i/>
                  <w:iCs/>
                  <w:color w:val="000000"/>
                  <w:sz w:val="24"/>
                  <w:szCs w:val="24"/>
                </w:rPr>
                <w:t xml:space="preserve">      </w:t>
              </w:r>
              <w:r w:rsidRPr="003F1624">
                <w:rPr>
                  <w:rFonts w:ascii="Times New Roman" w:hAnsi="Times New Roman" w:cs="Times New Roman"/>
                  <w:i/>
                  <w:iCs/>
                  <w:color w:val="000000"/>
                  <w:sz w:val="24"/>
                  <w:szCs w:val="24"/>
                </w:rPr>
                <w:t>mengajar / Syaiful Bahri Djamarah, Aswan Zain</w:t>
              </w:r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.</w:t>
              </w:r>
              <w:proofErr w:type="gramEnd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 xml:space="preserve"> </w:t>
              </w:r>
              <w:proofErr w:type="gramStart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Jakarta :</w:t>
              </w:r>
              <w:proofErr w:type="gramEnd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: Rineka Cipta,.</w:t>
              </w:r>
            </w:p>
            <w:p w:rsidR="00433C21" w:rsidRPr="003F1624" w:rsidRDefault="00433C21" w:rsidP="00433C21">
              <w:pPr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Sudarman</w:t>
              </w:r>
              <w:proofErr w:type="gramStart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.(</w:t>
              </w:r>
              <w:proofErr w:type="gramEnd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2007). "</w:t>
              </w:r>
              <w:r w:rsidRPr="0031010B">
                <w:rPr>
                  <w:rFonts w:ascii="Times New Roman" w:hAnsi="Times New Roman" w:cs="Times New Roman"/>
                  <w:i/>
                  <w:color w:val="000000"/>
                  <w:sz w:val="24"/>
                  <w:szCs w:val="24"/>
                </w:rPr>
                <w:t>Problem based learning</w:t>
              </w:r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 xml:space="preserve">: suatu model pembelajaran untuk </w:t>
              </w:r>
              <w:r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 xml:space="preserve">                                                                                        </w:t>
              </w:r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mengembangkan dan meningkatkan kemampuan memecahkan masalah</w:t>
              </w:r>
              <w:r w:rsidRPr="003F1624">
                <w:rPr>
                  <w:rFonts w:ascii="Times New Roman" w:hAnsi="Times New Roman" w:cs="Times New Roman"/>
                  <w:i/>
                  <w:color w:val="000000"/>
                  <w:sz w:val="24"/>
                  <w:szCs w:val="24"/>
                </w:rPr>
                <w:t xml:space="preserve">”. </w:t>
              </w:r>
              <w:proofErr w:type="gramStart"/>
              <w:r w:rsidRPr="003F1624">
                <w:rPr>
                  <w:rFonts w:ascii="Times New Roman" w:hAnsi="Times New Roman" w:cs="Times New Roman"/>
                  <w:i/>
                  <w:color w:val="000000"/>
                  <w:sz w:val="24"/>
                  <w:szCs w:val="24"/>
                </w:rPr>
                <w:t>Jurnal pendidikan inovatif fakultas keguruan dan ilmu pendidikan universitas Mulawarman Samarinda</w:t>
              </w:r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.</w:t>
              </w:r>
              <w:proofErr w:type="gramEnd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 xml:space="preserve"> 2</w:t>
              </w:r>
              <w:proofErr w:type="gramStart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,(</w:t>
              </w:r>
              <w:proofErr w:type="gramEnd"/>
              <w:r w:rsidRPr="003F1624">
                <w:rPr>
                  <w:rFonts w:ascii="Times New Roman" w:hAnsi="Times New Roman" w:cs="Times New Roman"/>
                  <w:color w:val="000000"/>
                  <w:sz w:val="24"/>
                  <w:szCs w:val="24"/>
                </w:rPr>
                <w:t>2), 68-73</w:t>
              </w:r>
            </w:p>
            <w:p w:rsidR="00433C21" w:rsidRDefault="00433C21" w:rsidP="00433C21">
              <w:pPr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sz w:val="24"/>
                </w:rPr>
              </w:pPr>
              <w:proofErr w:type="gramStart"/>
              <w:r w:rsidRPr="0031010B">
                <w:rPr>
                  <w:rFonts w:ascii="Times New Roman" w:hAnsi="Times New Roman" w:cs="Times New Roman"/>
                  <w:sz w:val="24"/>
                </w:rPr>
                <w:t>Slameto.</w:t>
              </w:r>
              <w:proofErr w:type="gramEnd"/>
              <w:r w:rsidRPr="0031010B">
                <w:rPr>
                  <w:rFonts w:ascii="Times New Roman" w:hAnsi="Times New Roman" w:cs="Times New Roman"/>
                  <w:sz w:val="24"/>
                </w:rPr>
                <w:t xml:space="preserve"> 2010. </w:t>
              </w:r>
              <w:r w:rsidRPr="0031010B">
                <w:rPr>
                  <w:rFonts w:ascii="Times New Roman" w:hAnsi="Times New Roman" w:cs="Times New Roman"/>
                  <w:i/>
                  <w:sz w:val="24"/>
                </w:rPr>
                <w:t>Belajar dan faktor-faktor yang Mempengaruhinya</w:t>
              </w:r>
              <w:r w:rsidRPr="0031010B">
                <w:rPr>
                  <w:rFonts w:ascii="Times New Roman" w:hAnsi="Times New Roman" w:cs="Times New Roman"/>
                  <w:sz w:val="24"/>
                </w:rPr>
                <w:t>. Jakarta: PT. Rineka Cipta</w:t>
              </w:r>
            </w:p>
            <w:p w:rsidR="00433C21" w:rsidRDefault="00433C21" w:rsidP="00433C21">
              <w:pPr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sz w:val="24"/>
                </w:rPr>
              </w:pPr>
              <w:r w:rsidRPr="0031010B">
                <w:rPr>
                  <w:rFonts w:ascii="Times New Roman" w:hAnsi="Times New Roman" w:cs="Times New Roman"/>
                  <w:sz w:val="24"/>
                </w:rPr>
                <w:t xml:space="preserve">Sudjana, Nana. </w:t>
              </w:r>
              <w:proofErr w:type="gramStart"/>
              <w:r w:rsidRPr="0031010B">
                <w:rPr>
                  <w:rFonts w:ascii="Times New Roman" w:hAnsi="Times New Roman" w:cs="Times New Roman"/>
                  <w:sz w:val="24"/>
                </w:rPr>
                <w:t xml:space="preserve">2010. </w:t>
              </w:r>
              <w:r w:rsidRPr="0031010B">
                <w:rPr>
                  <w:rFonts w:ascii="Times New Roman" w:hAnsi="Times New Roman" w:cs="Times New Roman"/>
                  <w:i/>
                  <w:sz w:val="24"/>
                </w:rPr>
                <w:t>Penilaian Hasil Proses Belajar Mengajar</w:t>
              </w:r>
              <w:r w:rsidRPr="0031010B">
                <w:rPr>
                  <w:rFonts w:ascii="Times New Roman" w:hAnsi="Times New Roman" w:cs="Times New Roman"/>
                  <w:sz w:val="24"/>
                </w:rPr>
                <w:t>.</w:t>
              </w:r>
              <w:proofErr w:type="gramEnd"/>
              <w:r w:rsidRPr="0031010B">
                <w:rPr>
                  <w:rFonts w:ascii="Times New Roman" w:hAnsi="Times New Roman" w:cs="Times New Roman"/>
                  <w:sz w:val="24"/>
                </w:rPr>
                <w:t xml:space="preserve"> Bandung: PT Remaja Rosdakaraya</w:t>
              </w:r>
            </w:p>
            <w:p w:rsidR="00433C21" w:rsidRPr="00C42D70" w:rsidRDefault="00433C21" w:rsidP="00433C21">
              <w:pPr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i/>
                  <w:sz w:val="36"/>
                  <w:szCs w:val="24"/>
                </w:rPr>
              </w:pPr>
              <w:r w:rsidRPr="0031010B">
                <w:rPr>
                  <w:rFonts w:ascii="Times New Roman" w:hAnsi="Times New Roman" w:cs="Times New Roman"/>
                  <w:sz w:val="24"/>
                </w:rPr>
                <w:t xml:space="preserve">Sumartini, T.S (2015). </w:t>
              </w:r>
              <w:proofErr w:type="gramStart"/>
              <w:r w:rsidRPr="0031010B">
                <w:rPr>
                  <w:rFonts w:ascii="Times New Roman" w:hAnsi="Times New Roman" w:cs="Times New Roman"/>
                  <w:sz w:val="24"/>
                </w:rPr>
                <w:t xml:space="preserve">Peningkatan Kemampuan Penalaran Matematis Siswa Melalui </w:t>
              </w:r>
              <w:r>
                <w:rPr>
                  <w:rFonts w:ascii="Times New Roman" w:hAnsi="Times New Roman" w:cs="Times New Roman"/>
                  <w:sz w:val="24"/>
                </w:rPr>
                <w:t xml:space="preserve">  </w:t>
              </w:r>
              <w:r w:rsidRPr="0031010B">
                <w:rPr>
                  <w:rFonts w:ascii="Times New Roman" w:hAnsi="Times New Roman" w:cs="Times New Roman"/>
                  <w:sz w:val="24"/>
                </w:rPr>
                <w:t>Pembelajaran Berbasis Masalah.</w:t>
              </w:r>
              <w:proofErr w:type="gramEnd"/>
              <w:r w:rsidRPr="0031010B">
                <w:rPr>
                  <w:rFonts w:ascii="Times New Roman" w:hAnsi="Times New Roman" w:cs="Times New Roman"/>
                  <w:sz w:val="24"/>
                </w:rPr>
                <w:t xml:space="preserve"> </w:t>
              </w:r>
              <w:r w:rsidRPr="0031010B">
                <w:rPr>
                  <w:rFonts w:ascii="Times New Roman" w:hAnsi="Times New Roman" w:cs="Times New Roman"/>
                  <w:i/>
                  <w:sz w:val="24"/>
                </w:rPr>
                <w:t>Jurnal Pendidikan Matematika. Vol. 5 No. 1</w:t>
              </w:r>
            </w:p>
            <w:p w:rsidR="00433C21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Tatang, H. (2007). Pembelajaran Berbasis Masalah untuk Meningkatkan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Kemampuan Berpikir Matematis Tingkat Tinggi siswa sekolah pertama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educationts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48.</w:t>
              </w:r>
            </w:p>
            <w:p w:rsidR="00433C21" w:rsidRPr="00C831F7" w:rsidRDefault="00433C21" w:rsidP="00433C21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</w:rPr>
              </w:pPr>
              <w:r w:rsidRPr="00C831F7">
                <w:rPr>
                  <w:rFonts w:ascii="Times New Roman" w:hAnsi="Times New Roman" w:cs="Times New Roman"/>
                  <w:sz w:val="24"/>
                </w:rPr>
                <w:fldChar w:fldCharType="begin" w:fldLock="1"/>
              </w:r>
              <w:r w:rsidRPr="00C831F7">
                <w:rPr>
                  <w:rFonts w:ascii="Times New Roman" w:hAnsi="Times New Roman" w:cs="Times New Roman"/>
                  <w:sz w:val="24"/>
                </w:rPr>
                <w:instrText xml:space="preserve">ADDIN Mendeley Bibliography CSL_BIBLIOGRAPHY </w:instrText>
              </w:r>
              <w:r w:rsidRPr="00C831F7">
                <w:rPr>
                  <w:rFonts w:ascii="Times New Roman" w:hAnsi="Times New Roman" w:cs="Times New Roman"/>
                  <w:sz w:val="24"/>
                </w:rPr>
                <w:fldChar w:fldCharType="separate"/>
              </w:r>
              <w:r w:rsidRPr="00C831F7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Universitas, F., Yogyakarta, P., Penelitian, A., Bhakti, S. M. P., Blora, K., &amp; Kedungtuban, S. M. P. B. (2013). Penerapaan Model Pembelajaran Berbasis </w:t>
              </w:r>
              <w:r w:rsidRPr="00C831F7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lastRenderedPageBreak/>
                <w:t xml:space="preserve">Masalah dalam Peningkatan Hasil Belajar Pengelolaan Lingkungan. </w:t>
              </w:r>
              <w:r w:rsidRPr="00C831F7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Kependidikan</w:t>
              </w:r>
              <w:r w:rsidRPr="00C831F7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, </w:t>
              </w:r>
              <w:r w:rsidRPr="00C831F7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Hp 085225998365</w:t>
              </w:r>
              <w:r w:rsidRPr="00C831F7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134–143.</w:t>
              </w:r>
            </w:p>
            <w:p w:rsidR="00433C21" w:rsidRPr="00C831F7" w:rsidRDefault="00433C21" w:rsidP="00433C21">
              <w:pPr>
                <w:jc w:val="both"/>
              </w:pPr>
              <w:r w:rsidRPr="00C831F7">
                <w:rPr>
                  <w:rFonts w:ascii="Times New Roman" w:hAnsi="Times New Roman" w:cs="Times New Roman"/>
                  <w:sz w:val="24"/>
                </w:rPr>
                <w:fldChar w:fldCharType="end"/>
              </w:r>
            </w:p>
            <w:p w:rsidR="00433C21" w:rsidRPr="003F1624" w:rsidRDefault="00433C21" w:rsidP="00433C21">
              <w:pPr>
                <w:pStyle w:val="Bibliography"/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Zuhrotul, U. (2018). Pengaruh Penggunaan Model Pembelajaran Berbasis Masalah (PBM) terhadap Hasil Belajar IPS . </w:t>
              </w:r>
              <w:r w:rsidRPr="003F162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kependidikan dasar</w:t>
              </w:r>
              <w:r w:rsidRPr="003F162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234 - 237.</w:t>
              </w:r>
            </w:p>
            <w:p w:rsidR="00433C21" w:rsidRDefault="00433C21" w:rsidP="00433C21">
              <w:pPr>
                <w:spacing w:after="0" w:line="480" w:lineRule="auto"/>
                <w:ind w:left="720" w:hanging="720"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  <w:r w:rsidRPr="003F1624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:rsidR="00CE030C" w:rsidRPr="00D56C73" w:rsidRDefault="00CE030C" w:rsidP="00D56C73">
      <w:bookmarkStart w:id="1" w:name="_GoBack"/>
      <w:bookmarkEnd w:id="1"/>
    </w:p>
    <w:sectPr w:rsidR="00CE030C" w:rsidRPr="00D56C73" w:rsidSect="00692D45">
      <w:footerReference w:type="default" r:id="rId7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7789395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A77FD4" w:rsidRPr="00F66640" w:rsidRDefault="00433C21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F66640">
          <w:rPr>
            <w:rFonts w:ascii="Times New Roman" w:hAnsi="Times New Roman" w:cs="Times New Roman"/>
            <w:sz w:val="24"/>
          </w:rPr>
          <w:fldChar w:fldCharType="begin"/>
        </w:r>
        <w:r w:rsidRPr="00F66640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F66640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1</w:t>
        </w:r>
        <w:r w:rsidRPr="00F66640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A77FD4" w:rsidRDefault="00433C21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E157FC"/>
    <w:multiLevelType w:val="hybridMultilevel"/>
    <w:tmpl w:val="0EE26200"/>
    <w:lvl w:ilvl="0" w:tplc="E49265DC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>
    <w:nsid w:val="04F8513D"/>
    <w:multiLevelType w:val="hybridMultilevel"/>
    <w:tmpl w:val="0C2C4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D005CC1"/>
    <w:multiLevelType w:val="hybridMultilevel"/>
    <w:tmpl w:val="6A68B5D2"/>
    <w:lvl w:ilvl="0" w:tplc="F300DDB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D331DC7"/>
    <w:multiLevelType w:val="hybridMultilevel"/>
    <w:tmpl w:val="B7B29986"/>
    <w:lvl w:ilvl="0" w:tplc="9C3C4536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0C45F21"/>
    <w:multiLevelType w:val="hybridMultilevel"/>
    <w:tmpl w:val="3C32BB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67B2B41"/>
    <w:multiLevelType w:val="hybridMultilevel"/>
    <w:tmpl w:val="A73E71B8"/>
    <w:lvl w:ilvl="0" w:tplc="B8FE89F2">
      <w:start w:val="1"/>
      <w:numFmt w:val="lowerLetter"/>
      <w:lvlText w:val="%1."/>
      <w:lvlJc w:val="left"/>
      <w:pPr>
        <w:ind w:left="7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70" w:hanging="360"/>
      </w:pPr>
    </w:lvl>
    <w:lvl w:ilvl="2" w:tplc="0409001B" w:tentative="1">
      <w:start w:val="1"/>
      <w:numFmt w:val="lowerRoman"/>
      <w:lvlText w:val="%3."/>
      <w:lvlJc w:val="right"/>
      <w:pPr>
        <w:ind w:left="2190" w:hanging="180"/>
      </w:pPr>
    </w:lvl>
    <w:lvl w:ilvl="3" w:tplc="0409000F" w:tentative="1">
      <w:start w:val="1"/>
      <w:numFmt w:val="decimal"/>
      <w:lvlText w:val="%4."/>
      <w:lvlJc w:val="left"/>
      <w:pPr>
        <w:ind w:left="2910" w:hanging="360"/>
      </w:pPr>
    </w:lvl>
    <w:lvl w:ilvl="4" w:tplc="04090019" w:tentative="1">
      <w:start w:val="1"/>
      <w:numFmt w:val="lowerLetter"/>
      <w:lvlText w:val="%5."/>
      <w:lvlJc w:val="left"/>
      <w:pPr>
        <w:ind w:left="3630" w:hanging="360"/>
      </w:pPr>
    </w:lvl>
    <w:lvl w:ilvl="5" w:tplc="0409001B" w:tentative="1">
      <w:start w:val="1"/>
      <w:numFmt w:val="lowerRoman"/>
      <w:lvlText w:val="%6."/>
      <w:lvlJc w:val="right"/>
      <w:pPr>
        <w:ind w:left="4350" w:hanging="180"/>
      </w:pPr>
    </w:lvl>
    <w:lvl w:ilvl="6" w:tplc="0409000F" w:tentative="1">
      <w:start w:val="1"/>
      <w:numFmt w:val="decimal"/>
      <w:lvlText w:val="%7."/>
      <w:lvlJc w:val="left"/>
      <w:pPr>
        <w:ind w:left="5070" w:hanging="360"/>
      </w:pPr>
    </w:lvl>
    <w:lvl w:ilvl="7" w:tplc="04090019" w:tentative="1">
      <w:start w:val="1"/>
      <w:numFmt w:val="lowerLetter"/>
      <w:lvlText w:val="%8."/>
      <w:lvlJc w:val="left"/>
      <w:pPr>
        <w:ind w:left="5790" w:hanging="360"/>
      </w:pPr>
    </w:lvl>
    <w:lvl w:ilvl="8" w:tplc="0409001B" w:tentative="1">
      <w:start w:val="1"/>
      <w:numFmt w:val="lowerRoman"/>
      <w:lvlText w:val="%9."/>
      <w:lvlJc w:val="right"/>
      <w:pPr>
        <w:ind w:left="6510" w:hanging="180"/>
      </w:pPr>
    </w:lvl>
  </w:abstractNum>
  <w:abstractNum w:abstractNumId="6">
    <w:nsid w:val="1B3902A5"/>
    <w:multiLevelType w:val="hybridMultilevel"/>
    <w:tmpl w:val="D750C37C"/>
    <w:lvl w:ilvl="0" w:tplc="58A8A42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E5A0DB3"/>
    <w:multiLevelType w:val="hybridMultilevel"/>
    <w:tmpl w:val="C7861458"/>
    <w:lvl w:ilvl="0" w:tplc="321CEA1C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8">
    <w:nsid w:val="223E4A9B"/>
    <w:multiLevelType w:val="hybridMultilevel"/>
    <w:tmpl w:val="D5D8669E"/>
    <w:lvl w:ilvl="0" w:tplc="4952214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CD9455F"/>
    <w:multiLevelType w:val="multilevel"/>
    <w:tmpl w:val="CB4E040A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50" w:hanging="66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70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21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5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3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8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720" w:hanging="1800"/>
      </w:pPr>
      <w:rPr>
        <w:rFonts w:hint="default"/>
      </w:rPr>
    </w:lvl>
  </w:abstractNum>
  <w:abstractNum w:abstractNumId="10">
    <w:nsid w:val="2E384DEF"/>
    <w:multiLevelType w:val="multilevel"/>
    <w:tmpl w:val="8AC04FBA"/>
    <w:lvl w:ilvl="0">
      <w:start w:val="1"/>
      <w:numFmt w:val="decimal"/>
      <w:lvlText w:val="%1."/>
      <w:lvlJc w:val="left"/>
      <w:pPr>
        <w:ind w:left="75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90" w:hanging="9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90" w:hanging="90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90" w:hanging="900"/>
      </w:pPr>
      <w:rPr>
        <w:rFonts w:hint="default"/>
      </w:rPr>
    </w:lvl>
    <w:lvl w:ilvl="4">
      <w:start w:val="2"/>
      <w:numFmt w:val="decimal"/>
      <w:isLgl/>
      <w:lvlText w:val="%1.%2.%3.%4.%5"/>
      <w:lvlJc w:val="left"/>
      <w:pPr>
        <w:ind w:left="147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30" w:hanging="1440"/>
      </w:pPr>
      <w:rPr>
        <w:rFonts w:hint="default"/>
      </w:rPr>
    </w:lvl>
  </w:abstractNum>
  <w:abstractNum w:abstractNumId="11">
    <w:nsid w:val="34222B25"/>
    <w:multiLevelType w:val="hybridMultilevel"/>
    <w:tmpl w:val="988EEE66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4F722E94">
      <w:start w:val="1"/>
      <w:numFmt w:val="lowerLetter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34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5A121F5"/>
    <w:multiLevelType w:val="hybridMultilevel"/>
    <w:tmpl w:val="6D44267C"/>
    <w:lvl w:ilvl="0" w:tplc="E2CE9012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3">
    <w:nsid w:val="37CE23F1"/>
    <w:multiLevelType w:val="hybridMultilevel"/>
    <w:tmpl w:val="293A1EE8"/>
    <w:lvl w:ilvl="0" w:tplc="D562979E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4">
    <w:nsid w:val="38832A40"/>
    <w:multiLevelType w:val="multilevel"/>
    <w:tmpl w:val="FE468B40"/>
    <w:lvl w:ilvl="0">
      <w:start w:val="1"/>
      <w:numFmt w:val="decimal"/>
      <w:lvlText w:val="%1."/>
      <w:lvlJc w:val="left"/>
      <w:pPr>
        <w:ind w:left="501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01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861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6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22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2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8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8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941" w:hanging="1800"/>
      </w:pPr>
      <w:rPr>
        <w:rFonts w:hint="default"/>
      </w:rPr>
    </w:lvl>
  </w:abstractNum>
  <w:abstractNum w:abstractNumId="15">
    <w:nsid w:val="3CF41B46"/>
    <w:multiLevelType w:val="multilevel"/>
    <w:tmpl w:val="0E28524C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6">
    <w:nsid w:val="45F161CC"/>
    <w:multiLevelType w:val="hybridMultilevel"/>
    <w:tmpl w:val="16681532"/>
    <w:lvl w:ilvl="0" w:tplc="9DAA27AA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7">
    <w:nsid w:val="4BB6429A"/>
    <w:multiLevelType w:val="hybridMultilevel"/>
    <w:tmpl w:val="289A220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B9E0581A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E4D156F"/>
    <w:multiLevelType w:val="multilevel"/>
    <w:tmpl w:val="C57EFBCE"/>
    <w:lvl w:ilvl="0">
      <w:start w:val="1"/>
      <w:numFmt w:val="decimal"/>
      <w:lvlText w:val="%1."/>
      <w:lvlJc w:val="left"/>
      <w:pPr>
        <w:ind w:left="75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840" w:hanging="45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7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30" w:hanging="1440"/>
      </w:pPr>
      <w:rPr>
        <w:rFonts w:hint="default"/>
      </w:rPr>
    </w:lvl>
  </w:abstractNum>
  <w:abstractNum w:abstractNumId="19">
    <w:nsid w:val="4E6A047C"/>
    <w:multiLevelType w:val="hybridMultilevel"/>
    <w:tmpl w:val="589E31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FC1630E"/>
    <w:multiLevelType w:val="hybridMultilevel"/>
    <w:tmpl w:val="17E8A214"/>
    <w:lvl w:ilvl="0" w:tplc="6686854C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>
    <w:nsid w:val="525E1D19"/>
    <w:multiLevelType w:val="multilevel"/>
    <w:tmpl w:val="1674B2C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31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63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59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90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22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18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499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456" w:hanging="1800"/>
      </w:pPr>
      <w:rPr>
        <w:rFonts w:hint="default"/>
      </w:rPr>
    </w:lvl>
  </w:abstractNum>
  <w:abstractNum w:abstractNumId="22">
    <w:nsid w:val="574C3616"/>
    <w:multiLevelType w:val="hybridMultilevel"/>
    <w:tmpl w:val="AE78D65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34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B144E08"/>
    <w:multiLevelType w:val="hybridMultilevel"/>
    <w:tmpl w:val="6D34D1A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B27385D"/>
    <w:multiLevelType w:val="hybridMultilevel"/>
    <w:tmpl w:val="90C69C16"/>
    <w:lvl w:ilvl="0" w:tplc="8DC668E4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5">
    <w:nsid w:val="5B2B499F"/>
    <w:multiLevelType w:val="hybridMultilevel"/>
    <w:tmpl w:val="1744F788"/>
    <w:lvl w:ilvl="0" w:tplc="E4C29080">
      <w:start w:val="1"/>
      <w:numFmt w:val="lowerLetter"/>
      <w:lvlText w:val="%1."/>
      <w:lvlJc w:val="left"/>
      <w:pPr>
        <w:ind w:left="15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65" w:hanging="360"/>
      </w:pPr>
    </w:lvl>
    <w:lvl w:ilvl="2" w:tplc="0409001B" w:tentative="1">
      <w:start w:val="1"/>
      <w:numFmt w:val="lowerRoman"/>
      <w:lvlText w:val="%3."/>
      <w:lvlJc w:val="right"/>
      <w:pPr>
        <w:ind w:left="2985" w:hanging="180"/>
      </w:pPr>
    </w:lvl>
    <w:lvl w:ilvl="3" w:tplc="0409000F" w:tentative="1">
      <w:start w:val="1"/>
      <w:numFmt w:val="decimal"/>
      <w:lvlText w:val="%4."/>
      <w:lvlJc w:val="left"/>
      <w:pPr>
        <w:ind w:left="3705" w:hanging="360"/>
      </w:pPr>
    </w:lvl>
    <w:lvl w:ilvl="4" w:tplc="04090019" w:tentative="1">
      <w:start w:val="1"/>
      <w:numFmt w:val="lowerLetter"/>
      <w:lvlText w:val="%5."/>
      <w:lvlJc w:val="left"/>
      <w:pPr>
        <w:ind w:left="4425" w:hanging="360"/>
      </w:pPr>
    </w:lvl>
    <w:lvl w:ilvl="5" w:tplc="0409001B" w:tentative="1">
      <w:start w:val="1"/>
      <w:numFmt w:val="lowerRoman"/>
      <w:lvlText w:val="%6."/>
      <w:lvlJc w:val="right"/>
      <w:pPr>
        <w:ind w:left="5145" w:hanging="180"/>
      </w:pPr>
    </w:lvl>
    <w:lvl w:ilvl="6" w:tplc="0409000F" w:tentative="1">
      <w:start w:val="1"/>
      <w:numFmt w:val="decimal"/>
      <w:lvlText w:val="%7."/>
      <w:lvlJc w:val="left"/>
      <w:pPr>
        <w:ind w:left="5865" w:hanging="360"/>
      </w:pPr>
    </w:lvl>
    <w:lvl w:ilvl="7" w:tplc="04090019" w:tentative="1">
      <w:start w:val="1"/>
      <w:numFmt w:val="lowerLetter"/>
      <w:lvlText w:val="%8."/>
      <w:lvlJc w:val="left"/>
      <w:pPr>
        <w:ind w:left="6585" w:hanging="360"/>
      </w:pPr>
    </w:lvl>
    <w:lvl w:ilvl="8" w:tplc="0409001B" w:tentative="1">
      <w:start w:val="1"/>
      <w:numFmt w:val="lowerRoman"/>
      <w:lvlText w:val="%9."/>
      <w:lvlJc w:val="right"/>
      <w:pPr>
        <w:ind w:left="7305" w:hanging="180"/>
      </w:pPr>
    </w:lvl>
  </w:abstractNum>
  <w:abstractNum w:abstractNumId="26">
    <w:nsid w:val="65B4098A"/>
    <w:multiLevelType w:val="hybridMultilevel"/>
    <w:tmpl w:val="4B28B95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A022F64"/>
    <w:multiLevelType w:val="hybridMultilevel"/>
    <w:tmpl w:val="E03CEC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D064CEE"/>
    <w:multiLevelType w:val="multilevel"/>
    <w:tmpl w:val="6B484B1A"/>
    <w:lvl w:ilvl="0">
      <w:start w:val="1"/>
      <w:numFmt w:val="decimal"/>
      <w:lvlText w:val="%1."/>
      <w:lvlJc w:val="left"/>
      <w:pPr>
        <w:ind w:left="1155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85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515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1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75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7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3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35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35" w:hanging="1440"/>
      </w:pPr>
      <w:rPr>
        <w:rFonts w:hint="default"/>
      </w:rPr>
    </w:lvl>
  </w:abstractNum>
  <w:abstractNum w:abstractNumId="29">
    <w:nsid w:val="6EC959D2"/>
    <w:multiLevelType w:val="hybridMultilevel"/>
    <w:tmpl w:val="268E718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72AE3E31"/>
    <w:multiLevelType w:val="multilevel"/>
    <w:tmpl w:val="C45A2396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57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07" w:hanging="1440"/>
      </w:pPr>
      <w:rPr>
        <w:rFonts w:hint="default"/>
      </w:rPr>
    </w:lvl>
  </w:abstractNum>
  <w:abstractNum w:abstractNumId="31">
    <w:nsid w:val="72E16221"/>
    <w:multiLevelType w:val="multilevel"/>
    <w:tmpl w:val="69788BB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45" w:hanging="585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32">
    <w:nsid w:val="75D66260"/>
    <w:multiLevelType w:val="multilevel"/>
    <w:tmpl w:val="6D1E868E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5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70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21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5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3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8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720" w:hanging="1800"/>
      </w:pPr>
      <w:rPr>
        <w:rFonts w:hint="default"/>
      </w:rPr>
    </w:lvl>
  </w:abstractNum>
  <w:abstractNum w:abstractNumId="33">
    <w:nsid w:val="7C226869"/>
    <w:multiLevelType w:val="hybridMultilevel"/>
    <w:tmpl w:val="EBDAD38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E7941F4"/>
    <w:multiLevelType w:val="hybridMultilevel"/>
    <w:tmpl w:val="97842A60"/>
    <w:lvl w:ilvl="0" w:tplc="7F8E0874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num w:numId="1">
    <w:abstractNumId w:val="6"/>
  </w:num>
  <w:num w:numId="2">
    <w:abstractNumId w:val="15"/>
  </w:num>
  <w:num w:numId="3">
    <w:abstractNumId w:val="10"/>
  </w:num>
  <w:num w:numId="4">
    <w:abstractNumId w:val="18"/>
  </w:num>
  <w:num w:numId="5">
    <w:abstractNumId w:val="30"/>
  </w:num>
  <w:num w:numId="6">
    <w:abstractNumId w:val="5"/>
  </w:num>
  <w:num w:numId="7">
    <w:abstractNumId w:val="28"/>
  </w:num>
  <w:num w:numId="8">
    <w:abstractNumId w:val="3"/>
  </w:num>
  <w:num w:numId="9">
    <w:abstractNumId w:val="32"/>
  </w:num>
  <w:num w:numId="10">
    <w:abstractNumId w:val="21"/>
  </w:num>
  <w:num w:numId="11">
    <w:abstractNumId w:val="9"/>
  </w:num>
  <w:num w:numId="12">
    <w:abstractNumId w:val="31"/>
  </w:num>
  <w:num w:numId="13">
    <w:abstractNumId w:val="33"/>
  </w:num>
  <w:num w:numId="14">
    <w:abstractNumId w:val="11"/>
  </w:num>
  <w:num w:numId="15">
    <w:abstractNumId w:val="29"/>
  </w:num>
  <w:num w:numId="16">
    <w:abstractNumId w:val="17"/>
  </w:num>
  <w:num w:numId="17">
    <w:abstractNumId w:val="22"/>
  </w:num>
  <w:num w:numId="18">
    <w:abstractNumId w:val="26"/>
  </w:num>
  <w:num w:numId="19">
    <w:abstractNumId w:val="25"/>
  </w:num>
  <w:num w:numId="20">
    <w:abstractNumId w:val="14"/>
  </w:num>
  <w:num w:numId="21">
    <w:abstractNumId w:val="4"/>
  </w:num>
  <w:num w:numId="22">
    <w:abstractNumId w:val="1"/>
  </w:num>
  <w:num w:numId="23">
    <w:abstractNumId w:val="23"/>
  </w:num>
  <w:num w:numId="24">
    <w:abstractNumId w:val="19"/>
  </w:num>
  <w:num w:numId="25">
    <w:abstractNumId w:val="2"/>
  </w:num>
  <w:num w:numId="26">
    <w:abstractNumId w:val="20"/>
  </w:num>
  <w:num w:numId="27">
    <w:abstractNumId w:val="13"/>
  </w:num>
  <w:num w:numId="28">
    <w:abstractNumId w:val="0"/>
  </w:num>
  <w:num w:numId="29">
    <w:abstractNumId w:val="34"/>
  </w:num>
  <w:num w:numId="30">
    <w:abstractNumId w:val="24"/>
  </w:num>
  <w:num w:numId="31">
    <w:abstractNumId w:val="12"/>
  </w:num>
  <w:num w:numId="32">
    <w:abstractNumId w:val="16"/>
  </w:num>
  <w:num w:numId="33">
    <w:abstractNumId w:val="8"/>
  </w:num>
  <w:num w:numId="34">
    <w:abstractNumId w:val="7"/>
  </w:num>
  <w:num w:numId="3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92D45"/>
    <w:rsid w:val="000B65F8"/>
    <w:rsid w:val="003C1DCA"/>
    <w:rsid w:val="00433C21"/>
    <w:rsid w:val="00692D45"/>
    <w:rsid w:val="00693328"/>
    <w:rsid w:val="008777EA"/>
    <w:rsid w:val="0093326F"/>
    <w:rsid w:val="009F1076"/>
    <w:rsid w:val="00B63A69"/>
    <w:rsid w:val="00CE030C"/>
    <w:rsid w:val="00D332D7"/>
    <w:rsid w:val="00D44B8B"/>
    <w:rsid w:val="00D56C73"/>
    <w:rsid w:val="00D94891"/>
    <w:rsid w:val="00FE14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2D45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D332D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9332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63A6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92D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2D45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332D7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D332D7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D94891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94891"/>
    <w:pPr>
      <w:tabs>
        <w:tab w:val="left" w:pos="851"/>
        <w:tab w:val="left" w:pos="1134"/>
        <w:tab w:val="right" w:leader="dot" w:pos="8261"/>
      </w:tabs>
      <w:spacing w:after="0" w:line="480" w:lineRule="auto"/>
    </w:pPr>
    <w:rPr>
      <w:rFonts w:ascii="Times New Roman" w:hAnsi="Times New Roman" w:cs="Times New Roman"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D94891"/>
    <w:pPr>
      <w:tabs>
        <w:tab w:val="left" w:pos="1100"/>
        <w:tab w:val="right" w:leader="dot" w:pos="8261"/>
      </w:tabs>
      <w:spacing w:after="100"/>
      <w:ind w:left="426"/>
    </w:pPr>
  </w:style>
  <w:style w:type="paragraph" w:styleId="TOC3">
    <w:name w:val="toc 3"/>
    <w:basedOn w:val="Normal"/>
    <w:next w:val="Normal"/>
    <w:autoRedefine/>
    <w:uiPriority w:val="39"/>
    <w:unhideWhenUsed/>
    <w:rsid w:val="00D94891"/>
    <w:pPr>
      <w:tabs>
        <w:tab w:val="left" w:pos="1134"/>
        <w:tab w:val="left" w:pos="1320"/>
        <w:tab w:val="left" w:pos="1701"/>
        <w:tab w:val="right" w:leader="dot" w:pos="8261"/>
      </w:tabs>
      <w:spacing w:after="0" w:line="480" w:lineRule="auto"/>
      <w:ind w:left="426"/>
    </w:pPr>
    <w:rPr>
      <w:rFonts w:ascii="Times New Roman" w:hAnsi="Times New Roman" w:cs="Times New Rom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D94891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3C1D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1DCA"/>
  </w:style>
  <w:style w:type="character" w:customStyle="1" w:styleId="Heading2Char">
    <w:name w:val="Heading 2 Char"/>
    <w:basedOn w:val="DefaultParagraphFont"/>
    <w:link w:val="Heading2"/>
    <w:uiPriority w:val="9"/>
    <w:rsid w:val="0069332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unhideWhenUsed/>
    <w:rsid w:val="006933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63A6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Caption">
    <w:name w:val="caption"/>
    <w:basedOn w:val="Normal"/>
    <w:next w:val="Normal"/>
    <w:uiPriority w:val="35"/>
    <w:unhideWhenUsed/>
    <w:qFormat/>
    <w:rsid w:val="00B63A69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39"/>
    <w:rsid w:val="00B63A6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63A6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3A69"/>
  </w:style>
  <w:style w:type="table" w:customStyle="1" w:styleId="GridTable1Light">
    <w:name w:val="Grid Table 1 Light"/>
    <w:basedOn w:val="TableNormal"/>
    <w:uiPriority w:val="46"/>
    <w:rsid w:val="0093326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Bibliography">
    <w:name w:val="Bibliography"/>
    <w:basedOn w:val="Normal"/>
    <w:next w:val="Normal"/>
    <w:uiPriority w:val="37"/>
    <w:unhideWhenUsed/>
    <w:rsid w:val="00433C2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2D45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D332D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9332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63A6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92D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2D45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332D7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D332D7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D94891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94891"/>
    <w:pPr>
      <w:tabs>
        <w:tab w:val="left" w:pos="851"/>
        <w:tab w:val="left" w:pos="1134"/>
        <w:tab w:val="right" w:leader="dot" w:pos="8261"/>
      </w:tabs>
      <w:spacing w:after="0" w:line="480" w:lineRule="auto"/>
    </w:pPr>
    <w:rPr>
      <w:rFonts w:ascii="Times New Roman" w:hAnsi="Times New Roman" w:cs="Times New Roman"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D94891"/>
    <w:pPr>
      <w:tabs>
        <w:tab w:val="left" w:pos="1100"/>
        <w:tab w:val="right" w:leader="dot" w:pos="8261"/>
      </w:tabs>
      <w:spacing w:after="100"/>
      <w:ind w:left="426"/>
    </w:pPr>
  </w:style>
  <w:style w:type="paragraph" w:styleId="TOC3">
    <w:name w:val="toc 3"/>
    <w:basedOn w:val="Normal"/>
    <w:next w:val="Normal"/>
    <w:autoRedefine/>
    <w:uiPriority w:val="39"/>
    <w:unhideWhenUsed/>
    <w:rsid w:val="00D94891"/>
    <w:pPr>
      <w:tabs>
        <w:tab w:val="left" w:pos="1134"/>
        <w:tab w:val="left" w:pos="1320"/>
        <w:tab w:val="left" w:pos="1701"/>
        <w:tab w:val="right" w:leader="dot" w:pos="8261"/>
      </w:tabs>
      <w:spacing w:after="0" w:line="480" w:lineRule="auto"/>
      <w:ind w:left="426"/>
    </w:pPr>
    <w:rPr>
      <w:rFonts w:ascii="Times New Roman" w:hAnsi="Times New Roman" w:cs="Times New Rom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D94891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3C1D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1DCA"/>
  </w:style>
  <w:style w:type="character" w:customStyle="1" w:styleId="Heading2Char">
    <w:name w:val="Heading 2 Char"/>
    <w:basedOn w:val="DefaultParagraphFont"/>
    <w:link w:val="Heading2"/>
    <w:uiPriority w:val="9"/>
    <w:rsid w:val="0069332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unhideWhenUsed/>
    <w:rsid w:val="006933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63A6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Caption">
    <w:name w:val="caption"/>
    <w:basedOn w:val="Normal"/>
    <w:next w:val="Normal"/>
    <w:uiPriority w:val="35"/>
    <w:unhideWhenUsed/>
    <w:qFormat/>
    <w:rsid w:val="00B63A69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39"/>
    <w:rsid w:val="00B63A6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63A6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3A69"/>
  </w:style>
  <w:style w:type="table" w:customStyle="1" w:styleId="GridTable1Light">
    <w:name w:val="Grid Table 1 Light"/>
    <w:basedOn w:val="TableNormal"/>
    <w:uiPriority w:val="46"/>
    <w:rsid w:val="0093326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Bibliography">
    <w:name w:val="Bibliography"/>
    <w:basedOn w:val="Normal"/>
    <w:next w:val="Normal"/>
    <w:uiPriority w:val="37"/>
    <w:unhideWhenUsed/>
    <w:rsid w:val="00433C2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>
  <b:Source>
    <b:Tag>efr08</b:Tag>
    <b:SourceType>JournalArticle</b:SourceType>
    <b:Guid>{06527339-F2B2-4878-A494-41A0F43CCA2C}</b:Guid>
    <b:Title>pengertian pendidikan</b:Title>
    <b:Year>2008</b:Year>
    <b:Author>
      <b:Author>
        <b:NameList>
          <b:Person>
            <b:Last>efrizal</b:Last>
            <b:First>nasution</b:First>
          </b:Person>
        </b:NameList>
      </b:Author>
    </b:Author>
    <b:JournalName>problematika pendidikan di indonesia</b:JournalName>
    <b:Pages>1</b:Pages>
    <b:RefOrder>1</b:RefOrder>
  </b:Source>
  <b:Source>
    <b:Tag>her07</b:Tag>
    <b:SourceType>JournalArticle</b:SourceType>
    <b:Guid>{E1DA89A0-393C-4429-BE15-AC0C8D666FBE}</b:Guid>
    <b:Author>
      <b:Author>
        <b:NameList>
          <b:Person>
            <b:Last>tatang</b:Last>
            <b:First>herman</b:First>
          </b:Person>
        </b:NameList>
      </b:Author>
    </b:Author>
    <b:Title>Pembelajaran Berbasis Masalah untuk MeningkatkanKemampuan Berpikir Matematis Tingkat Tinggi siswa sekolah pertama</b:Title>
    <b:JournalName>educationts</b:JournalName>
    <b:Year>2007</b:Year>
    <b:Pages>48</b:Pages>
    <b:RefOrder>2</b:RefOrder>
  </b:Source>
  <b:Source>
    <b:Tag>rus17</b:Tag>
    <b:SourceType>JournalArticle</b:SourceType>
    <b:Guid>{1FC65E1E-8A2F-485B-82C3-59AE37B48076}</b:Guid>
    <b:Title>bab 2 kajian pustaka</b:Title>
    <b:Year>2017</b:Year>
    <b:Author>
      <b:Author>
        <b:NameList>
          <b:Person>
            <b:Last>rusmono</b:Last>
          </b:Person>
        </b:NameList>
      </b:Author>
    </b:Author>
    <b:JournalName>digital library kendari</b:JournalName>
    <b:Pages>1</b:Pages>
    <b:RefOrder>3</b:RefOrder>
  </b:Source>
  <b:Source>
    <b:Tag>ham07</b:Tag>
    <b:SourceType>JournalArticle</b:SourceType>
    <b:Guid>{FEE803EA-C046-46F7-AC93-BC8D5F7D74CF}</b:Guid>
    <b:Author>
      <b:Author>
        <b:NameList>
          <b:Person>
            <b:Last>oemar</b:Last>
            <b:First>hamalik</b:First>
          </b:Person>
        </b:NameList>
      </b:Author>
    </b:Author>
    <b:Title>pengertian hasil belajar</b:Title>
    <b:JournalName>bab 2 kajian pustaka</b:JournalName>
    <b:Year>2007</b:Year>
    <b:Pages>30</b:Pages>
    <b:RefOrder>4</b:RefOrder>
  </b:Source>
  <b:Source>
    <b:Tag>ang18</b:Tag>
    <b:SourceType>JournalArticle</b:SourceType>
    <b:Guid>{5105337A-6BF7-4946-BCD5-66D4F8EC79F0}</b:Guid>
    <b:Title>ANALISIS PEMBELAJARAN BERBASIS MASALAH pada pembelajaran matematika SMA</b:Title>
    <b:Year>2018</b:Year>
    <b:Author>
      <b:Author>
        <b:NameList>
          <b:Person>
            <b:Last>angreini</b:Last>
            <b:First>tiara</b:First>
          </b:Person>
        </b:NameList>
      </b:Author>
    </b:Author>
    <b:JournalName>EPRINTIS UMM</b:JournalName>
    <b:Pages>6-8</b:Pages>
    <b:RefOrder>5</b:RefOrder>
  </b:Source>
  <b:Source>
    <b:Tag>AlA21</b:Tag>
    <b:SourceType>JournalArticle</b:SourceType>
    <b:Guid>{A8676F2E-6972-404D-A743-36F5DEDD3AFB}</b:Guid>
    <b:Author>
      <b:Author>
        <b:NameList>
          <b:Person>
            <b:Last>Al-Amin yusuf</b:Last>
            <b:First>murtiyasa</b:First>
            <b:Middle>budi</b:Middle>
          </b:Person>
        </b:NameList>
      </b:Author>
    </b:Author>
    <b:Title>Analisis Kesulitan Belajar Matematika pada Proses Pembelajaran DaringMenggunakan Metode Pembelajaran Berbasis Masalah</b:Title>
    <b:JournalName> Jurnal Penelitian Didaktik Matematika</b:JournalName>
    <b:Year>2021</b:Year>
    <b:Pages>52</b:Pages>
    <b:RefOrder>6</b:RefOrder>
  </b:Source>
  <b:Source>
    <b:Tag>rokAn</b:Tag>
    <b:SourceType>JournalArticle</b:SourceType>
    <b:Guid>{97DA9934-F72A-4C56-9AE9-A67E6E1DF909}</b:Guid>
    <b:Author>
      <b:Author>
        <b:NameList>
          <b:Person>
            <b:Last>rokhmah fadillah nurrin</b:Last>
            <b:First>kurniawan</b:First>
            <b:Middle>yossia</b:Middle>
          </b:Person>
        </b:NameList>
      </b:Author>
    </b:Author>
    <b:Title>Analisis Upaya Meningkatkan Hasil Belajar dengan Menggunakan Model Pembelajaran Berbasis</b:Title>
    <b:JournalName>jurnal mahasiswa</b:JournalName>
    <b:Year>-</b:Year>
    <b:Pages>2</b:Pages>
    <b:RefOrder>7</b:RefOrder>
  </b:Source>
  <b:Source>
    <b:Tag>Nan15</b:Tag>
    <b:SourceType>JournalArticle</b:SourceType>
    <b:Guid>{3E8B2554-998E-4FFD-B277-6DB144B09368}</b:Guid>
    <b:Author>
      <b:Author>
        <b:NameList>
          <b:Person>
            <b:Last>Nanik Istika Wati*</b:Last>
            <b:First>Sri</b:First>
            <b:Middle>Utaminingsih, Fina Fakhriyah</b:Middle>
          </b:Person>
        </b:NameList>
      </b:Author>
    </b:Author>
    <b:Title>PENERAPAN MODEL PEMBELAJARAN BERBASIS MASALAH (PBM) UNTUK MENINGKATKAN HASIL BELAJAR IPA SISWA DI KELAS V SD NEGERI PASURUHAN PATI</b:Title>
    <b:JournalName>jurnal ilmiah kependidikan </b:JournalName>
    <b:Year>2015</b:Year>
    <b:Pages>2</b:Pages>
    <b:RefOrder>8</b:RefOrder>
  </b:Source>
  <b:Source>
    <b:Tag>uyu18</b:Tag>
    <b:SourceType>JournalArticle</b:SourceType>
    <b:Guid>{4D047FC4-F2CE-4B84-9C7D-C5C132CDE2A0}</b:Guid>
    <b:Author>
      <b:Author>
        <b:NameList>
          <b:Person>
            <b:Last>zuhrotul</b:Last>
            <b:First>uyun</b:First>
          </b:Person>
        </b:NameList>
      </b:Author>
    </b:Author>
    <b:Title>Pengaruh Penggunaan Model Pembelajaran Berbasis Masalah (PBM) terhadap Hasil Belajar IPS </b:Title>
    <b:JournalName>jurnal kependidikan dasar</b:JournalName>
    <b:Year>2018</b:Year>
    <b:Pages>234 - 237</b:Pages>
    <b:RefOrder>9</b:RefOrder>
  </b:Source>
  <b:Source>
    <b:Tag>INy14</b:Tag>
    <b:SourceType>JournalArticle</b:SourceType>
    <b:Guid>{64A70DF5-8251-4DCB-9E1D-725A315A157D}</b:Guid>
    <b:Author>
      <b:Author>
        <b:NameList>
          <b:Person>
            <b:Last>I Nyoman Sudarma</b:Last>
            <b:First>Nyoman</b:First>
            <b:Middle>Dantes, I NyomanTika</b:Middle>
          </b:Person>
        </b:NameList>
      </b:Author>
    </b:Author>
    <b:Title>PENGARUH MODEL PEMBELAJARAN BERBASIS MASALAHTERHADAP AKTIVITAS DAN HASIL BELAJAR IPA SISWA KELAS V SD GUGUS II KECAMATAN KUTA TAHUN PELAJARAN 2013/2014 </b:Title>
    <b:JournalName>e-journal program pascasarjana universitas pendidikan ganesha</b:JournalName>
    <b:Year>2014</b:Year>
    <b:Pages>3</b:Pages>
    <b:RefOrder>10</b:RefOrder>
  </b:Source>
  <b:Source>
    <b:Tag>nas18</b:Tag>
    <b:SourceType>JournalArticle</b:SourceType>
    <b:Guid>{7D4C3A9F-E479-47C8-BB1E-782A5E828CA9}</b:Guid>
    <b:Title>PENERAPAN MODEL PEMBELAJARAN BERBASIS MASALAH  TERHADAP HASIL BELAJAR ILMU PENGETAHUAN ALAM  PADA SISWA KELAS VI A SDN 13 NANGA PINOH </b:Title>
    <b:Year>2018</b:Year>
    <b:Pages>4</b:Pages>
    <b:Author>
      <b:Author>
        <b:NameList>
          <b:Person>
            <b:Last>nasi nesim lukas</b:Last>
            <b:First>sahputra</b:First>
            <b:Middle>rachmat,apsari nurul</b:Middle>
          </b:Person>
        </b:NameList>
      </b:Author>
    </b:Author>
    <b:JournalName>jurnal pendidikan dasar</b:JournalName>
    <b:RefOrder>11</b:RefOrder>
  </b:Source>
  <b:Source>
    <b:Tag>rus19</b:Tag>
    <b:SourceType>JournalArticle</b:SourceType>
    <b:Guid>{F53E257A-9C6F-4F54-B349-259F5D2404A9}</b:Guid>
    <b:Author>
      <b:Author>
        <b:NameList>
          <b:Person>
            <b:Last>rustinah</b:Last>
          </b:Person>
        </b:NameList>
      </b:Author>
    </b:Author>
    <b:Title>keefektifan pembelajaran berbasis masalah terhadap hasil pembelajaran siswa sd kelas v</b:Title>
    <b:JournalName>digital library universitas muhamadiya</b:JournalName>
    <b:Year>2019</b:Year>
    <b:Pages>20</b:Pages>
    <b:RefOrder>12</b:RefOrder>
  </b:Source>
</b:Sources>
</file>

<file path=customXml/itemProps1.xml><?xml version="1.0" encoding="utf-8"?>
<ds:datastoreItem xmlns:ds="http://schemas.openxmlformats.org/officeDocument/2006/customXml" ds:itemID="{B0A22E97-4D7E-4FC7-BE9D-9AC764F771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40</Words>
  <Characters>250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3-10T06:10:00Z</dcterms:created>
  <dcterms:modified xsi:type="dcterms:W3CDTF">2023-03-10T06:10:00Z</dcterms:modified>
</cp:coreProperties>
</file>